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bookmarkStart w:id="0" w:name="_GoBack"/>
      <w:bookmarkEnd w:id="0"/>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1" w:name="_Toc449907537"/>
      <w:r>
        <w:lastRenderedPageBreak/>
        <w:t>Background</w:t>
      </w:r>
    </w:p>
    <w:p w14:paraId="214A1A94" w14:textId="77777777" w:rsidR="00B06067" w:rsidRPr="009050E2" w:rsidRDefault="00B06067" w:rsidP="00B06067">
      <w:pPr>
        <w:pStyle w:val="Heading2"/>
        <w:rPr>
          <w:noProof/>
          <w:lang w:val="en-GB"/>
        </w:rPr>
      </w:pPr>
      <w:bookmarkStart w:id="2" w:name="_Ref449894194"/>
      <w:bookmarkStart w:id="3" w:name="_Ref449894211"/>
      <w:bookmarkStart w:id="4" w:name="_Ref449894221"/>
      <w:bookmarkStart w:id="5" w:name="_Ref449894270"/>
      <w:bookmarkStart w:id="6" w:name="_Toc449907538"/>
      <w:r w:rsidRPr="009050E2">
        <w:rPr>
          <w:noProof/>
          <w:lang w:val="en-GB"/>
        </w:rPr>
        <w:t>Compliance with accelerometer wear instructions</w:t>
      </w:r>
      <w:bookmarkEnd w:id="2"/>
      <w:bookmarkEnd w:id="3"/>
      <w:bookmarkEnd w:id="4"/>
      <w:bookmarkEnd w:id="5"/>
      <w:bookmarkEnd w:id="6"/>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1"/>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7"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7"/>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8"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8"/>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9" w:name="_Toc433819226"/>
    </w:p>
    <w:p w14:paraId="6D877D43" w14:textId="0F640F8B" w:rsidR="002E5E4E" w:rsidRPr="00F0092E" w:rsidRDefault="00F0092E" w:rsidP="00F0092E">
      <w:pPr>
        <w:pStyle w:val="Heading1"/>
      </w:pPr>
      <w:bookmarkStart w:id="10" w:name="_Toc449907541"/>
      <w:bookmarkEnd w:id="9"/>
      <w:r>
        <w:t>M</w:t>
      </w:r>
      <w:r w:rsidR="002E5E4E" w:rsidRPr="00F0092E">
        <w:t>ethod</w:t>
      </w:r>
      <w:r w:rsidR="00AF5979" w:rsidRPr="00F0092E">
        <w:t>s</w:t>
      </w:r>
      <w:bookmarkEnd w:id="10"/>
    </w:p>
    <w:p w14:paraId="01DD5A5F" w14:textId="07C047D9"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EE0A96">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23185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1" w:name="_Toc449907542"/>
      <w:r w:rsidRPr="004A447D">
        <w:rPr>
          <w:noProof/>
          <w:lang w:val="en-GB"/>
        </w:rPr>
        <w:t>Participants and s</w:t>
      </w:r>
      <w:r w:rsidR="004B3F79" w:rsidRPr="004A447D">
        <w:rPr>
          <w:noProof/>
          <w:lang w:val="en-GB"/>
        </w:rPr>
        <w:t>ampling procedures</w:t>
      </w:r>
      <w:bookmarkEnd w:id="11"/>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2" w:name="_Toc449907544"/>
      <w:r w:rsidRPr="004A447D">
        <w:rPr>
          <w:noProof/>
          <w:lang w:val="en-GB"/>
        </w:rPr>
        <w:t>Random assignment</w:t>
      </w:r>
      <w:bookmarkEnd w:id="12"/>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3" w:name="_Toc449907543"/>
      <w:r w:rsidRPr="004A447D">
        <w:rPr>
          <w:noProof/>
          <w:lang w:val="en-GB"/>
        </w:rPr>
        <w:t>Interventions</w:t>
      </w:r>
      <w:bookmarkEnd w:id="13"/>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14"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4"/>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076076"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076076"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076076"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5" w:name="_Toc449907545"/>
      <w:r w:rsidRPr="004A447D">
        <w:rPr>
          <w:noProof/>
          <w:lang w:val="en-GB"/>
        </w:rPr>
        <w:t>Registration and deviations from registered plan</w:t>
      </w:r>
      <w:bookmarkEnd w:id="15"/>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6" w:name="_Toc449907547"/>
      <w:r w:rsidRPr="004A447D">
        <w:rPr>
          <w:noProof/>
          <w:lang w:val="en-GB"/>
        </w:rPr>
        <w:t>Outcomes</w:t>
      </w:r>
      <w:bookmarkEnd w:id="16"/>
    </w:p>
    <w:p w14:paraId="171E3926" w14:textId="2B18D993" w:rsidR="00134532" w:rsidRPr="004A447D" w:rsidRDefault="00134532" w:rsidP="009C040A">
      <w:pPr>
        <w:pStyle w:val="Heading3"/>
        <w:rPr>
          <w:noProof/>
          <w:lang w:val="en-GB"/>
        </w:rPr>
      </w:pPr>
      <w:bookmarkStart w:id="17" w:name="_Toc449907548"/>
      <w:r w:rsidRPr="004A447D">
        <w:rPr>
          <w:noProof/>
          <w:lang w:val="en-GB"/>
        </w:rPr>
        <w:t>Primary outcome measures</w:t>
      </w:r>
      <w:bookmarkEnd w:id="17"/>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8"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8"/>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9" w:name="_Toc449907550"/>
      <w:r w:rsidRPr="004A447D">
        <w:rPr>
          <w:noProof/>
          <w:lang w:val="en-GB"/>
        </w:rPr>
        <w:t>Statistical analyses</w:t>
      </w:r>
      <w:bookmarkEnd w:id="19"/>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7679F7CF" w:rsidR="00D40472" w:rsidRDefault="00480F04" w:rsidP="00D40472">
      <w:pPr>
        <w:rPr>
          <w:noProof/>
          <w:lang w:val="en-GB"/>
        </w:rPr>
      </w:pPr>
      <w:bookmarkStart w:id="20"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0"/>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1" w:name="_Toc449907557"/>
    </w:p>
    <w:p w14:paraId="635B7909" w14:textId="74EE45DD" w:rsidR="006D410E" w:rsidRPr="004A447D" w:rsidRDefault="006D410E" w:rsidP="00D40472">
      <w:pPr>
        <w:pStyle w:val="Heading1"/>
      </w:pPr>
      <w:r w:rsidRPr="004A447D">
        <w:t>Results</w:t>
      </w:r>
      <w:bookmarkEnd w:id="21"/>
    </w:p>
    <w:p w14:paraId="6DB4B00B" w14:textId="2BA7B85B" w:rsidR="00B21A09" w:rsidRDefault="00B21A09" w:rsidP="009C040A">
      <w:pPr>
        <w:pStyle w:val="Heading2"/>
        <w:rPr>
          <w:noProof/>
          <w:lang w:val="en-GB"/>
        </w:rPr>
      </w:pPr>
      <w:bookmarkStart w:id="22"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2"/>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lastRenderedPageBreak/>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23" w:name="_Ref449897319"/>
      <w:bookmarkStart w:id="24"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23"/>
      <w:r w:rsidRPr="004A447D">
        <w:rPr>
          <w:noProof/>
          <w:lang w:val="en-GB"/>
        </w:rPr>
        <w:t>: Sample characteristics.</w:t>
      </w:r>
      <w:bookmarkEnd w:id="24"/>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5" w:name="_Toc449907561"/>
      <w:r w:rsidRPr="004A447D">
        <w:rPr>
          <w:noProof/>
          <w:lang w:val="en-GB"/>
        </w:rPr>
        <w:t>Implementation and process measures</w:t>
      </w:r>
      <w:bookmarkEnd w:id="25"/>
    </w:p>
    <w:p w14:paraId="3B689CAD" w14:textId="77777777" w:rsidR="006D410E" w:rsidRPr="004A447D" w:rsidRDefault="00C6653C" w:rsidP="009C040A">
      <w:pPr>
        <w:pStyle w:val="Heading3"/>
        <w:rPr>
          <w:noProof/>
          <w:lang w:val="en-GB"/>
        </w:rPr>
      </w:pPr>
      <w:bookmarkStart w:id="26" w:name="_Toc449907562"/>
      <w:r w:rsidRPr="004A447D">
        <w:rPr>
          <w:noProof/>
          <w:lang w:val="en-GB"/>
        </w:rPr>
        <w:t>Manipulation and contamination check</w:t>
      </w:r>
      <w:bookmarkEnd w:id="26"/>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33C67EFB"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553F4D" w:rsidRPr="0023479E">
        <w:rPr>
          <w:lang w:val="en-US"/>
        </w:rPr>
        <w:t xml:space="preserve">Figure </w:t>
      </w:r>
      <w:r w:rsidR="00553F4D">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39346C48" w14:textId="7CC61552"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553F4D" w:rsidRPr="0023479E">
        <w:rPr>
          <w:lang w:val="en-US"/>
        </w:rPr>
        <w:t xml:space="preserve">Figure </w:t>
      </w:r>
      <w:r w:rsidR="00553F4D">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3DB1487F" w14:textId="68F0C544" w:rsidR="00014ED0" w:rsidRPr="004A447D" w:rsidRDefault="00014ED0" w:rsidP="009C040A">
      <w:pPr>
        <w:pStyle w:val="Heading3"/>
        <w:rPr>
          <w:noProof/>
          <w:lang w:val="en-GB" w:eastAsia="zh-CN"/>
        </w:rPr>
      </w:pPr>
      <w:bookmarkStart w:id="27" w:name="_Toc449907563"/>
      <w:r w:rsidRPr="004A447D">
        <w:rPr>
          <w:noProof/>
          <w:lang w:val="en-GB" w:eastAsia="zh-CN"/>
        </w:rPr>
        <w:lastRenderedPageBreak/>
        <w:t>Satisfaction with the message content</w:t>
      </w:r>
      <w:bookmarkEnd w:id="27"/>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8" w:name="_Toc449907564"/>
      <w:r w:rsidRPr="004A447D">
        <w:rPr>
          <w:noProof/>
          <w:lang w:val="en-GB"/>
        </w:rPr>
        <w:t>Wear</w:t>
      </w:r>
      <w:r w:rsidR="006D410E" w:rsidRPr="004A447D">
        <w:rPr>
          <w:noProof/>
          <w:lang w:val="en-GB"/>
        </w:rPr>
        <w:t xml:space="preserve"> time</w:t>
      </w:r>
      <w:r w:rsidRPr="004A447D">
        <w:rPr>
          <w:noProof/>
          <w:lang w:val="en-GB"/>
        </w:rPr>
        <w:t>s</w:t>
      </w:r>
      <w:bookmarkEnd w:id="28"/>
    </w:p>
    <w:p w14:paraId="5A6D1087" w14:textId="77777777" w:rsidR="00025DBB" w:rsidRDefault="00025DBB" w:rsidP="00025DBB">
      <w:pPr>
        <w:pStyle w:val="Heading3"/>
        <w:rPr>
          <w:noProof/>
          <w:lang w:val="en-GB"/>
        </w:rPr>
      </w:pPr>
      <w:bookmarkStart w:id="29"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 xml:space="preserve">Prior robustness </w:t>
      </w:r>
      <w:r w:rsidRPr="00AC01CE">
        <w:rPr>
          <w:noProof/>
          <w:lang w:val="en-GB"/>
        </w:rPr>
        <w:lastRenderedPageBreak/>
        <w:t>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9"/>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 xml:space="preserve">-0.3 and smaller </w:t>
      </w:r>
      <w:r w:rsidR="003C2A1F" w:rsidRPr="003C2A1F">
        <w:rPr>
          <w:noProof/>
          <w:lang w:val="en-GB"/>
        </w:rPr>
        <w:lastRenderedPageBreak/>
        <w:t>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30" w:name="_Toc449907566"/>
      <w:r w:rsidRPr="004A447D">
        <w:rPr>
          <w:noProof/>
          <w:lang w:val="en-GB"/>
        </w:rPr>
        <w:t>Dose dependence</w:t>
      </w:r>
      <w:bookmarkEnd w:id="30"/>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31" w:name="_Toc449907568"/>
      <w:r w:rsidRPr="004A447D">
        <w:t>Discussion</w:t>
      </w:r>
      <w:bookmarkEnd w:id="31"/>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t>
      </w:r>
      <w:r>
        <w:rPr>
          <w:noProof/>
          <w:color w:val="000000"/>
          <w:lang w:val="en-GB"/>
        </w:rPr>
        <w:lastRenderedPageBreak/>
        <w:t xml:space="preserve">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w:t>
      </w:r>
      <w:r w:rsidR="004D6318" w:rsidRPr="004A447D">
        <w:rPr>
          <w:noProof/>
          <w:color w:val="000000"/>
          <w:lang w:val="en-GB"/>
        </w:rPr>
        <w:lastRenderedPageBreak/>
        <w:t>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w:t>
      </w:r>
      <w:r w:rsidR="0024442A" w:rsidRPr="004A447D">
        <w:rPr>
          <w:noProof/>
          <w:lang w:val="en-GB"/>
        </w:rPr>
        <w:lastRenderedPageBreak/>
        <w:t xml:space="preserve">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32" w:name="_Toc449907569"/>
      <w:r w:rsidRPr="004A447D">
        <w:rPr>
          <w:noProof/>
          <w:lang w:val="en-GB"/>
        </w:rPr>
        <w:t xml:space="preserve">Limitations </w:t>
      </w:r>
      <w:r w:rsidR="001E24E4" w:rsidRPr="004A447D">
        <w:rPr>
          <w:noProof/>
          <w:lang w:val="en-GB"/>
        </w:rPr>
        <w:t>and strengths</w:t>
      </w:r>
      <w:bookmarkEnd w:id="32"/>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33"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33"/>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w:t>
      </w:r>
      <w:r w:rsidR="00586D69">
        <w:rPr>
          <w:noProof/>
          <w:lang w:val="en-GB"/>
        </w:rPr>
        <w:lastRenderedPageBreak/>
        <w:t xml:space="preserve">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34" w:name="_Toc433819237"/>
      <w:bookmarkStart w:id="35" w:name="_Toc449907571"/>
      <w:r w:rsidRPr="00E76F16">
        <w:rPr>
          <w:noProof/>
          <w:lang w:val="en-GB"/>
        </w:rPr>
        <w:t>Contamination effects</w:t>
      </w:r>
      <w:bookmarkEnd w:id="34"/>
      <w:r>
        <w:rPr>
          <w:noProof/>
          <w:lang w:val="en-GB"/>
        </w:rPr>
        <w:t xml:space="preserve"> and m</w:t>
      </w:r>
      <w:r w:rsidR="00CD31B6" w:rsidRPr="00E76F16">
        <w:rPr>
          <w:noProof/>
          <w:lang w:val="en-GB"/>
        </w:rPr>
        <w:t>asking the different message conditions</w:t>
      </w:r>
      <w:bookmarkEnd w:id="35"/>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w:t>
      </w:r>
      <w:r w:rsidR="004C3081" w:rsidRPr="004A447D">
        <w:rPr>
          <w:noProof/>
          <w:lang w:val="en-GB"/>
        </w:rPr>
        <w:lastRenderedPageBreak/>
        <w:t xml:space="preserve">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36" w:name="_Toc449907572"/>
      <w:r w:rsidRPr="004A447D">
        <w:rPr>
          <w:noProof/>
          <w:lang w:val="en-GB"/>
        </w:rPr>
        <w:t>Sampling plan</w:t>
      </w:r>
      <w:bookmarkEnd w:id="36"/>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7" w:name="_Ref449901265"/>
      <w:bookmarkStart w:id="38" w:name="_Toc449907573"/>
      <w:r w:rsidRPr="004A447D">
        <w:rPr>
          <w:noProof/>
          <w:lang w:val="en-GB"/>
        </w:rPr>
        <w:t>Lack of a randomised no-SMS control group</w:t>
      </w:r>
      <w:bookmarkEnd w:id="37"/>
      <w:bookmarkEnd w:id="38"/>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w:t>
      </w:r>
      <w:r w:rsidR="002C3469" w:rsidRPr="004A447D">
        <w:rPr>
          <w:noProof/>
          <w:lang w:val="en-GB"/>
        </w:rPr>
        <w:lastRenderedPageBreak/>
        <w:t>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9" w:name="_Toc449907575"/>
      <w:r w:rsidRPr="004A447D">
        <w:rPr>
          <w:noProof/>
          <w:lang w:val="en-GB"/>
        </w:rPr>
        <w:t>Message content and size of request</w:t>
      </w:r>
      <w:bookmarkEnd w:id="39"/>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w:t>
      </w:r>
      <w:r w:rsidRPr="004A447D">
        <w:rPr>
          <w:noProof/>
          <w:lang w:val="en-GB"/>
        </w:rPr>
        <w:lastRenderedPageBreak/>
        <w:t xml:space="preserve">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40" w:name="_Toc449907577"/>
      <w:r w:rsidRPr="004A447D">
        <w:rPr>
          <w:noProof/>
          <w:lang w:val="en-GB"/>
        </w:rPr>
        <w:t>Rational theory defense</w:t>
      </w:r>
      <w:bookmarkEnd w:id="40"/>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41" w:name="_Toc449907578"/>
      <w:r w:rsidRPr="004A447D">
        <w:rPr>
          <w:noProof/>
          <w:lang w:val="en-GB"/>
        </w:rPr>
        <w:t>Implications for practice</w:t>
      </w:r>
      <w:bookmarkEnd w:id="41"/>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w:t>
      </w:r>
      <w:r w:rsidR="003F4924">
        <w:rPr>
          <w:noProof/>
          <w:lang w:val="en-GB"/>
        </w:rPr>
        <w:lastRenderedPageBreak/>
        <w:t>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42" w:name="_Toc449907579"/>
      <w:r w:rsidRPr="004A447D">
        <w:rPr>
          <w:noProof/>
          <w:lang w:val="en-GB"/>
        </w:rPr>
        <w:t>Implications for future research</w:t>
      </w:r>
      <w:bookmarkEnd w:id="42"/>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43" w:name="_Toc449907580"/>
      <w:r w:rsidRPr="004A447D">
        <w:lastRenderedPageBreak/>
        <w:t>Conclusion</w:t>
      </w:r>
      <w:bookmarkEnd w:id="43"/>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lastRenderedPageBreak/>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7"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lastRenderedPageBreak/>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44"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44"/>
    <w:p w14:paraId="0C226DE9" w14:textId="59A794BC" w:rsidR="00A81C75" w:rsidRPr="004A447D" w:rsidRDefault="009A4236" w:rsidP="00F0092E">
      <w:pPr>
        <w:pStyle w:val="UnnumberedHeading"/>
      </w:pPr>
      <w:r>
        <w:t>References</w:t>
      </w:r>
    </w:p>
    <w:p w14:paraId="71C3B8FD" w14:textId="77777777" w:rsidR="00EE0A96" w:rsidRPr="00EE0A96" w:rsidRDefault="00BD45A6" w:rsidP="00EE0A96">
      <w:pPr>
        <w:pStyle w:val="Bibliography"/>
        <w:rPr>
          <w:lang w:val="en-US"/>
        </w:rPr>
      </w:pPr>
      <w:r w:rsidRPr="004A447D">
        <w:rPr>
          <w:noProof/>
          <w:lang w:val="en-GB"/>
        </w:rPr>
        <w:fldChar w:fldCharType="begin"/>
      </w:r>
      <w:r w:rsidR="00EE0A96">
        <w:rPr>
          <w:noProof/>
          <w:lang w:val="en-GB"/>
        </w:rPr>
        <w:instrText xml:space="preserve"> ADDIN ZOTERO_BIBL {"custom":[]} CSL_BIBLIOGRAPHY </w:instrText>
      </w:r>
      <w:r w:rsidRPr="004A447D">
        <w:rPr>
          <w:noProof/>
          <w:lang w:val="en-GB"/>
        </w:rPr>
        <w:fldChar w:fldCharType="separate"/>
      </w:r>
      <w:r w:rsidR="00EE0A96" w:rsidRPr="00EE0A96">
        <w:rPr>
          <w:lang w:val="en-US"/>
        </w:rPr>
        <w:t xml:space="preserve">1. Cain KL, Sallis JF, Conway TL, Van Dyck D, Calhoon L. Using accelerometers in youth physical activity studies: a review of methods. J Phys Act Health. 2013;10:437–450. </w:t>
      </w:r>
    </w:p>
    <w:p w14:paraId="7C9CC3C2" w14:textId="77777777" w:rsidR="00EE0A96" w:rsidRPr="00EE0A96" w:rsidRDefault="00EE0A96" w:rsidP="00EE0A96">
      <w:pPr>
        <w:pStyle w:val="Bibliography"/>
        <w:rPr>
          <w:lang w:val="en-US"/>
        </w:rPr>
      </w:pPr>
      <w:r w:rsidRPr="00EE0A96">
        <w:rPr>
          <w:lang w:val="en-US"/>
        </w:rPr>
        <w:t xml:space="preserve">2. Matthews CE, Hagströmer M, Pober DM, Bowles HR. Best practices for using physical activity monitors in population-based research. Med Sci Sports Exerc. 2012;44:S68. </w:t>
      </w:r>
    </w:p>
    <w:p w14:paraId="250EE170" w14:textId="77777777" w:rsidR="00EE0A96" w:rsidRPr="00EE0A96" w:rsidRDefault="00EE0A96" w:rsidP="00EE0A96">
      <w:pPr>
        <w:pStyle w:val="Bibliography"/>
        <w:rPr>
          <w:lang w:val="en-US"/>
        </w:rPr>
      </w:pPr>
      <w:r w:rsidRPr="00EE0A96">
        <w:rPr>
          <w:lang w:val="en-US"/>
        </w:rPr>
        <w:lastRenderedPageBreak/>
        <w:t xml:space="preserve">3. Prince SA, Adamo KB, Hamel ME, Hardt J, Gorber SC, Tremblay M. A comparison of direct versus self-report measures for assessing physical activity in adults: a systematic review. Int J Behav Nutr Phys Act. 2008;5:56. </w:t>
      </w:r>
    </w:p>
    <w:p w14:paraId="46EB582F" w14:textId="77777777" w:rsidR="00EE0A96" w:rsidRPr="00EE0A96" w:rsidRDefault="00EE0A96" w:rsidP="00EE0A96">
      <w:pPr>
        <w:pStyle w:val="Bibliography"/>
        <w:rPr>
          <w:lang w:val="en-US"/>
        </w:rPr>
      </w:pPr>
      <w:r w:rsidRPr="00EE0A96">
        <w:rPr>
          <w:lang w:val="en-US"/>
        </w:rPr>
        <w:t xml:space="preserve">4. Zhuang J, Chen P, Wang C, Huang L, Zhu Z, Zhang W, et al. Characteristics of missing physical activity data in children and youth. Res Q Exerc Sport. 2013;84:S41–7. </w:t>
      </w:r>
    </w:p>
    <w:p w14:paraId="4DA2DC63" w14:textId="77777777" w:rsidR="00EE0A96" w:rsidRPr="00EE0A96" w:rsidRDefault="00EE0A96" w:rsidP="00EE0A96">
      <w:pPr>
        <w:pStyle w:val="Bibliography"/>
        <w:rPr>
          <w:lang w:val="en-US"/>
        </w:rPr>
      </w:pPr>
      <w:r w:rsidRPr="00EE0A96">
        <w:rPr>
          <w:lang w:val="en-US"/>
        </w:rPr>
        <w:t xml:space="preserve">5. Ward DS, Evenson KR, Vaughn A, Rodgers AB, Troiano RP. Accelerometer use in physical activity: best practices and research recommendations. Med Sci Sports Exerc. 2005;37:S582-8. </w:t>
      </w:r>
    </w:p>
    <w:p w14:paraId="7BEDAF95" w14:textId="77777777" w:rsidR="00EE0A96" w:rsidRPr="00EE0A96" w:rsidRDefault="00EE0A96" w:rsidP="00EE0A96">
      <w:pPr>
        <w:pStyle w:val="Bibliography"/>
        <w:rPr>
          <w:lang w:val="en-US"/>
        </w:rPr>
      </w:pPr>
      <w:r w:rsidRPr="00EE0A96">
        <w:rPr>
          <w:lang w:val="en-US"/>
        </w:rPr>
        <w:t xml:space="preserve">6. Audrey S, Bell S, Hughes R, Campbell R. Adolescent perspectives on wearing accelerometers to measure physical activity in population-based trials. Eur J Public Health. 2012;cks081. </w:t>
      </w:r>
    </w:p>
    <w:p w14:paraId="6875DD5D" w14:textId="77777777" w:rsidR="00EE0A96" w:rsidRPr="00EE0A96" w:rsidRDefault="00EE0A96" w:rsidP="00EE0A96">
      <w:pPr>
        <w:pStyle w:val="Bibliography"/>
        <w:rPr>
          <w:lang w:val="en-US"/>
        </w:rPr>
      </w:pPr>
      <w:r w:rsidRPr="00EE0A96">
        <w:rPr>
          <w:lang w:val="en-US"/>
        </w:rPr>
        <w:t xml:space="preserve">7. Sirard JR, Slater ME. Compliance with wearing physical activity accelerometers in high school students. J Phys Act Health. 2009;6:S148. </w:t>
      </w:r>
    </w:p>
    <w:p w14:paraId="0CBA2AE8" w14:textId="77777777" w:rsidR="00EE0A96" w:rsidRPr="00EE0A96" w:rsidRDefault="00EE0A96" w:rsidP="00EE0A96">
      <w:pPr>
        <w:pStyle w:val="Bibliography"/>
        <w:rPr>
          <w:lang w:val="en-US"/>
        </w:rPr>
      </w:pPr>
      <w:r w:rsidRPr="00EE0A96">
        <w:rPr>
          <w:lang w:val="en-US"/>
        </w:rPr>
        <w:t xml:space="preserve">8. Sallis JF, Saelens BE, Frank LD, Conway TL, Slymen DJ, Cain KL, et al. Neighborhood built environment and income: examining multiple health outcomes. Soc Sci Med. 2009;68:1285–93. </w:t>
      </w:r>
    </w:p>
    <w:p w14:paraId="5D0CABE5" w14:textId="77777777" w:rsidR="00EE0A96" w:rsidRPr="00EE0A96" w:rsidRDefault="00EE0A96" w:rsidP="00EE0A96">
      <w:pPr>
        <w:pStyle w:val="Bibliography"/>
        <w:rPr>
          <w:lang w:val="en-US"/>
        </w:rPr>
      </w:pPr>
      <w:r w:rsidRPr="00EE0A96">
        <w:rPr>
          <w:lang w:val="en-US"/>
        </w:rPr>
        <w:t xml:space="preserve">9. Barak S, Wu SS, Dai Y, Duncan PW, Behrman AL. Adherence to Accelerometry Measurement of Community Ambulation Poststroke. Phys Ther. 2014;94:101–10. </w:t>
      </w:r>
    </w:p>
    <w:p w14:paraId="4A2B5113" w14:textId="77777777" w:rsidR="00EE0A96" w:rsidRPr="00EE0A96" w:rsidRDefault="00EE0A96" w:rsidP="00EE0A96">
      <w:pPr>
        <w:pStyle w:val="Bibliography"/>
        <w:rPr>
          <w:lang w:val="en-US"/>
        </w:rPr>
      </w:pPr>
      <w:r w:rsidRPr="00EE0A96">
        <w:rPr>
          <w:lang w:val="en-US"/>
        </w:rPr>
        <w:t xml:space="preserve">10. Toftager M, Kristensen PL, Oliver M, Duncan S, Christiansen LB, Boyle E, et al. Accelerometer data reduction in adolescents: effects on sample retention and bias. Int J Behav Nutr Phys Act. 2013;10:140. </w:t>
      </w:r>
    </w:p>
    <w:p w14:paraId="7AD21A6B" w14:textId="77777777" w:rsidR="00EE0A96" w:rsidRPr="00EE0A96" w:rsidRDefault="00EE0A96" w:rsidP="00EE0A96">
      <w:pPr>
        <w:pStyle w:val="Bibliography"/>
        <w:rPr>
          <w:lang w:val="en-US"/>
        </w:rPr>
      </w:pPr>
      <w:r w:rsidRPr="00EE0A96">
        <w:rPr>
          <w:lang w:val="en-US"/>
        </w:rPr>
        <w:t xml:space="preserve">11. Belton S, O’Brien W, Wickel EE, Issartel J. Patterns of non-compliance in adolescent field based accelerometer research. J Phys Act Health. 2013;10:1181–5. </w:t>
      </w:r>
    </w:p>
    <w:p w14:paraId="694C76E0" w14:textId="77777777" w:rsidR="00EE0A96" w:rsidRPr="00EE0A96" w:rsidRDefault="00EE0A96" w:rsidP="00EE0A96">
      <w:pPr>
        <w:pStyle w:val="Bibliography"/>
        <w:rPr>
          <w:lang w:val="en-US"/>
        </w:rPr>
      </w:pPr>
      <w:r w:rsidRPr="00EE0A96">
        <w:rPr>
          <w:lang w:val="en-US"/>
        </w:rPr>
        <w:t xml:space="preserve">12. Langer EJ, Blank A, Chanowitz B. The mindlessness of ostensibly thoughtful action: The role of" placebic" information in interpersonal interaction. J Pers Soc Psychol. 1978;36:635. </w:t>
      </w:r>
    </w:p>
    <w:p w14:paraId="357960E4" w14:textId="77777777" w:rsidR="00EE0A96" w:rsidRPr="00EE0A96" w:rsidRDefault="00EE0A96" w:rsidP="00EE0A96">
      <w:pPr>
        <w:pStyle w:val="Bibliography"/>
        <w:rPr>
          <w:lang w:val="en-US"/>
        </w:rPr>
      </w:pPr>
      <w:r w:rsidRPr="00EE0A96">
        <w:rPr>
          <w:lang w:val="en-US"/>
        </w:rPr>
        <w:t xml:space="preserve">13. Pratkanis AR. Social influence analysis: An index of tactics. In: Pratkanis AR, editor. Sci Soc Influ Adv Future Prog. New York: Psychology Press; 2007. p. 17–82. </w:t>
      </w:r>
    </w:p>
    <w:p w14:paraId="0C86EBCA" w14:textId="77777777" w:rsidR="00EE0A96" w:rsidRPr="00EE0A96" w:rsidRDefault="00EE0A96" w:rsidP="00EE0A96">
      <w:pPr>
        <w:pStyle w:val="Bibliography"/>
        <w:rPr>
          <w:lang w:val="en-US"/>
        </w:rPr>
      </w:pPr>
      <w:r w:rsidRPr="00EE0A96">
        <w:rPr>
          <w:lang w:val="en-US"/>
        </w:rPr>
        <w:t xml:space="preserve">14. Cialdini RB, Goldstein NJ, Martin SJ. Influence: Science and practice. Boston: Pearson Education; 2009. </w:t>
      </w:r>
    </w:p>
    <w:p w14:paraId="2F105982" w14:textId="77777777" w:rsidR="00EE0A96" w:rsidRPr="00EE0A96" w:rsidRDefault="00EE0A96" w:rsidP="00EE0A96">
      <w:pPr>
        <w:pStyle w:val="Bibliography"/>
        <w:rPr>
          <w:lang w:val="en-US"/>
        </w:rPr>
      </w:pPr>
      <w:r w:rsidRPr="00EE0A96">
        <w:rPr>
          <w:lang w:val="en-US"/>
        </w:rPr>
        <w:t xml:space="preserve">15. Blount J. Fanatical Prospecting: The Ultimate Guide to Opening Sales Conversations and Filling the Pipeline by Leveraging Social Selling, Telephone, Email, Text, and Cold Calling. John Wiley &amp; Sons; 2015. </w:t>
      </w:r>
    </w:p>
    <w:p w14:paraId="2146A1C0" w14:textId="77777777" w:rsidR="00EE0A96" w:rsidRPr="00EE0A96" w:rsidRDefault="00EE0A96" w:rsidP="00EE0A96">
      <w:pPr>
        <w:pStyle w:val="Bibliography"/>
        <w:rPr>
          <w:lang w:val="en-US"/>
        </w:rPr>
      </w:pPr>
      <w:r w:rsidRPr="00EE0A96">
        <w:rPr>
          <w:lang w:val="en-US"/>
        </w:rPr>
        <w:t xml:space="preserve">16. Goldman B. The Science of Settlement: Ideas for Negotiators. Pennsylvania: ALI-ABA; 2008. </w:t>
      </w:r>
    </w:p>
    <w:p w14:paraId="2DB80E34" w14:textId="77777777" w:rsidR="00EE0A96" w:rsidRPr="00EE0A96" w:rsidRDefault="00EE0A96" w:rsidP="00EE0A96">
      <w:pPr>
        <w:pStyle w:val="Bibliography"/>
        <w:rPr>
          <w:lang w:val="en-US"/>
        </w:rPr>
      </w:pPr>
      <w:r w:rsidRPr="00EE0A96">
        <w:rPr>
          <w:lang w:val="en-US"/>
        </w:rPr>
        <w:t xml:space="preserve">17. Mortensen KW. Maximum Influence: The 12 Universal Laws of Power Persuasion. 2nd ed. New York: American Management Association; 2013. </w:t>
      </w:r>
    </w:p>
    <w:p w14:paraId="0905B75D" w14:textId="77777777" w:rsidR="00EE0A96" w:rsidRPr="00EE0A96" w:rsidRDefault="00EE0A96" w:rsidP="00EE0A96">
      <w:pPr>
        <w:pStyle w:val="Bibliography"/>
        <w:rPr>
          <w:lang w:val="en-US"/>
        </w:rPr>
      </w:pPr>
      <w:r w:rsidRPr="00EE0A96">
        <w:rPr>
          <w:lang w:val="en-US"/>
        </w:rPr>
        <w:lastRenderedPageBreak/>
        <w:t>18. Weinschenk S. The Power of the Word “Because” To Get People To Do Stuff [Internet]. Psychol. Today. 2013 [cited 2015 Nov 5]. Available from: https://web.archive.org/web/20170306230957/https://www.psychologytoday.com/blog/brain-wise/201310/the-power-the-word-because-get-people-do-stuff</w:t>
      </w:r>
    </w:p>
    <w:p w14:paraId="3B580F6D" w14:textId="77777777" w:rsidR="00EE0A96" w:rsidRPr="00EE0A96" w:rsidRDefault="00EE0A96" w:rsidP="00EE0A96">
      <w:pPr>
        <w:pStyle w:val="Bibliography"/>
        <w:rPr>
          <w:lang w:val="en-US"/>
        </w:rPr>
      </w:pPr>
      <w:r w:rsidRPr="00EE0A96">
        <w:rPr>
          <w:lang w:val="en-US"/>
        </w:rPr>
        <w:t xml:space="preserve">19. Cialdini RB. Influence: Science and practice. 4th ed. USA: Arizona State University: Allyn &amp; Bacon; 2001. </w:t>
      </w:r>
    </w:p>
    <w:p w14:paraId="3C549B9E" w14:textId="77777777" w:rsidR="00EE0A96" w:rsidRPr="00EE0A96" w:rsidRDefault="00EE0A96" w:rsidP="00EE0A96">
      <w:pPr>
        <w:pStyle w:val="Bibliography"/>
        <w:rPr>
          <w:lang w:val="en-US"/>
        </w:rPr>
      </w:pPr>
      <w:r w:rsidRPr="00EE0A96">
        <w:rPr>
          <w:lang w:val="en-US"/>
        </w:rPr>
        <w:t xml:space="preserve">20. Key SM, Edlund JE, Sagarin BJ, Bizer GY. Individual differences in susceptibility to mindlessness. Personal Individ Differ. 2009;46:261–4. </w:t>
      </w:r>
    </w:p>
    <w:p w14:paraId="14E2E022" w14:textId="77777777" w:rsidR="00EE0A96" w:rsidRPr="00EE0A96" w:rsidRDefault="00EE0A96" w:rsidP="00EE0A96">
      <w:pPr>
        <w:pStyle w:val="Bibliography"/>
        <w:rPr>
          <w:lang w:val="en-US"/>
        </w:rPr>
      </w:pPr>
      <w:r w:rsidRPr="00EE0A96">
        <w:rPr>
          <w:lang w:val="en-US"/>
        </w:rPr>
        <w:t xml:space="preserve">21. Folkes VS. Mindlessness or mindfulness: A partial replication and extension of Langer, Blank, and Chanowitz. J Pers Soc Psychol. 1985;48:600–4. </w:t>
      </w:r>
    </w:p>
    <w:p w14:paraId="5EBD22C2" w14:textId="77777777" w:rsidR="00EE0A96" w:rsidRPr="00EE0A96" w:rsidRDefault="00EE0A96" w:rsidP="00EE0A96">
      <w:pPr>
        <w:pStyle w:val="Bibliography"/>
        <w:rPr>
          <w:lang w:val="en-US"/>
        </w:rPr>
      </w:pPr>
      <w:r w:rsidRPr="00EE0A96">
        <w:rPr>
          <w:lang w:val="en-US"/>
        </w:rPr>
        <w:t xml:space="preserve">22. Langer EJ, Chanowitz B, Blank A. Mindlessness–mindfulness in perspective: A reply to Valerie Folkes. J Pers Soc Psychol. 1985;48:605–7. </w:t>
      </w:r>
    </w:p>
    <w:p w14:paraId="18EB6557" w14:textId="77777777" w:rsidR="00EE0A96" w:rsidRPr="00EE0A96" w:rsidRDefault="00EE0A96" w:rsidP="00EE0A96">
      <w:pPr>
        <w:pStyle w:val="Bibliography"/>
        <w:rPr>
          <w:lang w:val="en-US"/>
        </w:rPr>
      </w:pPr>
      <w:r w:rsidRPr="00EE0A96">
        <w:rPr>
          <w:lang w:val="en-US"/>
        </w:rPr>
        <w:t xml:space="preserve">23. Makel MC, Plucker JA, Hegarty B. Replications in Psychology Research How Often Do They Really Occur? Perspect Psychol Sci. 2012;7:537–42. </w:t>
      </w:r>
    </w:p>
    <w:p w14:paraId="199B6D8F" w14:textId="77777777" w:rsidR="00EE0A96" w:rsidRPr="00EE0A96" w:rsidRDefault="00EE0A96" w:rsidP="00EE0A96">
      <w:pPr>
        <w:pStyle w:val="Bibliography"/>
        <w:rPr>
          <w:lang w:val="en-US"/>
        </w:rPr>
      </w:pPr>
      <w:r w:rsidRPr="00EE0A96">
        <w:rPr>
          <w:lang w:val="en-US"/>
        </w:rPr>
        <w:t xml:space="preserve">24. Pollock CL, Smith SD, Knowles ES, Bruce HJ. Mindfullness Limits Compliance With the That’s-Not-All Technique. Pers Soc Psychol Bull. 1998;24:1153–1157. </w:t>
      </w:r>
    </w:p>
    <w:p w14:paraId="7AC6CE34" w14:textId="77777777" w:rsidR="00EE0A96" w:rsidRDefault="00EE0A96" w:rsidP="00EE0A96">
      <w:pPr>
        <w:pStyle w:val="Bibliography"/>
      </w:pPr>
      <w:r w:rsidRPr="00EE0A96">
        <w:rPr>
          <w:lang w:val="en-US"/>
        </w:rPr>
        <w:t xml:space="preserve">25. Slugoski BR. Mindless processing of requests? Don’t ask twice. Br J Soc Psychol. </w:t>
      </w:r>
      <w:r>
        <w:t xml:space="preserve">1995;34:335–350. </w:t>
      </w:r>
    </w:p>
    <w:p w14:paraId="37E19721" w14:textId="77777777" w:rsidR="00EE0A96" w:rsidRPr="00EE0A96" w:rsidRDefault="00EE0A96" w:rsidP="00EE0A96">
      <w:pPr>
        <w:pStyle w:val="Bibliography"/>
        <w:rPr>
          <w:lang w:val="en-US"/>
        </w:rPr>
      </w:pPr>
      <w:r>
        <w:t xml:space="preserve">26. Laaksonen M, Talala K, Martelin T, Rahkonen O, Roos E, Helakorpi S, et al. </w:t>
      </w:r>
      <w:r w:rsidRPr="00EE0A96">
        <w:rPr>
          <w:lang w:val="en-US"/>
        </w:rPr>
        <w:t xml:space="preserve">Health behaviours as explanations for educational level differences in cardiovascular and all-cause mortality: a follow-up of 60 000 men and women over 23 years. Eur J Public Health. 2008;18:38–43. </w:t>
      </w:r>
    </w:p>
    <w:p w14:paraId="646F98BD" w14:textId="77777777" w:rsidR="00EE0A96" w:rsidRPr="00EE0A96" w:rsidRDefault="00EE0A96" w:rsidP="00EE0A96">
      <w:pPr>
        <w:pStyle w:val="Bibliography"/>
        <w:rPr>
          <w:lang w:val="en-US"/>
        </w:rPr>
      </w:pPr>
      <w:r w:rsidRPr="00EE0A96">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28437D01" w14:textId="77777777" w:rsidR="00EE0A96" w:rsidRDefault="00EE0A96" w:rsidP="00EE0A96">
      <w:pPr>
        <w:pStyle w:val="Bibliography"/>
      </w:pPr>
      <w:r w:rsidRPr="00EE0A96">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01F49E2" w14:textId="77777777" w:rsidR="00EE0A96" w:rsidRPr="00EE0A96" w:rsidRDefault="00EE0A96" w:rsidP="00EE0A96">
      <w:pPr>
        <w:pStyle w:val="Bibliography"/>
        <w:rPr>
          <w:lang w:val="en-US"/>
        </w:rPr>
      </w:pPr>
      <w:r>
        <w:t xml:space="preserve">29. Hankonen N, Heino MTJ, Araujo-Soares V, Sniehotta FF, Sund R, Vasankari T, et al. </w:t>
      </w:r>
      <w:r w:rsidRPr="00EE0A96">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0B6237A0" w14:textId="77777777" w:rsidR="00EE0A96" w:rsidRPr="00EE0A96" w:rsidRDefault="00EE0A96" w:rsidP="00EE0A96">
      <w:pPr>
        <w:pStyle w:val="Bibliography"/>
        <w:rPr>
          <w:lang w:val="en-US"/>
        </w:rPr>
      </w:pPr>
      <w:r w:rsidRPr="00EE0A96">
        <w:rPr>
          <w:lang w:val="en-US"/>
        </w:rPr>
        <w:t xml:space="preserve">30. Hankonen N, Heino MTJ, Hynynen S-T, Laine H, Araújo-Soares V, Sniehotta FF, et al. Randomised controlled feasibility study of a school-based multi-level intervention to increase physical activity and decrease sedentary behaviour among </w:t>
      </w:r>
      <w:r w:rsidRPr="00EE0A96">
        <w:rPr>
          <w:lang w:val="en-US"/>
        </w:rPr>
        <w:lastRenderedPageBreak/>
        <w:t>vocational school students. Int J Behav Nutr Phys Act [Internet]. 2017 [cited 2017 Mar 22];14. Available from: http://ijbnpa.biomedcentral.com/articles/10.1186/s12966-017-0484-0</w:t>
      </w:r>
    </w:p>
    <w:p w14:paraId="51FCA467" w14:textId="77777777" w:rsidR="00EE0A96" w:rsidRPr="00EE0A96" w:rsidRDefault="00EE0A96" w:rsidP="00EE0A96">
      <w:pPr>
        <w:pStyle w:val="Bibliography"/>
        <w:rPr>
          <w:lang w:val="en-US"/>
        </w:rPr>
      </w:pPr>
      <w:r w:rsidRPr="00EE0A96">
        <w:rPr>
          <w:lang w:val="en-US"/>
        </w:rPr>
        <w:t>31. Heino MTJ. No use reasoning with adolescents? A randomised controlled trial comparing persuasive messages [Internet]. 2016 [cited 2017 Jun 7]. Available from: https://helda.helsinki.fi/handle/10138/163800</w:t>
      </w:r>
    </w:p>
    <w:p w14:paraId="643BF4DC" w14:textId="77777777" w:rsidR="00EE0A96" w:rsidRPr="00EE0A96" w:rsidRDefault="00EE0A96" w:rsidP="00EE0A96">
      <w:pPr>
        <w:pStyle w:val="Bibliography"/>
        <w:rPr>
          <w:lang w:val="en-US"/>
        </w:rPr>
      </w:pPr>
      <w:r w:rsidRPr="00EE0A96">
        <w:rPr>
          <w:lang w:val="en-US"/>
        </w:rPr>
        <w:t>32. Heino MTJ. Comparing persuasive SMS reminders: Supplementary website [Internet]. 2018 [cited 2018 Feb 21]. Available from: https://web.archive.org/web/20180221231856/https://heinonmatti.github.io/sms-persuasion/sms-persuasion-supplement.html</w:t>
      </w:r>
    </w:p>
    <w:p w14:paraId="6B2D75E9" w14:textId="77777777" w:rsidR="00EE0A96" w:rsidRPr="00EE0A96" w:rsidRDefault="00EE0A96" w:rsidP="00EE0A96">
      <w:pPr>
        <w:pStyle w:val="Bibliography"/>
        <w:rPr>
          <w:lang w:val="en-US"/>
        </w:rPr>
      </w:pPr>
      <w:r w:rsidRPr="00EE0A96">
        <w:rPr>
          <w:lang w:val="en-US"/>
        </w:rPr>
        <w:t xml:space="preserve">33. Dienes Z. Understanding Psychology as a Science: An Introduction to Scientific and Statistical Inference. Palgrave Macmillan; 2008. </w:t>
      </w:r>
    </w:p>
    <w:p w14:paraId="4A114B41" w14:textId="77777777" w:rsidR="00EE0A96" w:rsidRPr="00EE0A96" w:rsidRDefault="00EE0A96" w:rsidP="00EE0A96">
      <w:pPr>
        <w:pStyle w:val="Bibliography"/>
        <w:rPr>
          <w:lang w:val="en-US"/>
        </w:rPr>
      </w:pPr>
      <w:r w:rsidRPr="00EE0A96">
        <w:rPr>
          <w:lang w:val="en-US"/>
        </w:rPr>
        <w:t xml:space="preserve">34. Wagenmakers E-J. A practical solution to the pervasive problems of p values. Psychon Bull Rev. 2007;14:779–804. </w:t>
      </w:r>
    </w:p>
    <w:p w14:paraId="1480CDC3" w14:textId="77777777" w:rsidR="00EE0A96" w:rsidRPr="00EE0A96" w:rsidRDefault="00EE0A96" w:rsidP="00EE0A96">
      <w:pPr>
        <w:pStyle w:val="Bibliography"/>
        <w:rPr>
          <w:lang w:val="en-US"/>
        </w:rPr>
      </w:pPr>
      <w:r w:rsidRPr="00EE0A96">
        <w:rPr>
          <w:lang w:val="en-US"/>
        </w:rPr>
        <w:t xml:space="preserve">35. Fanelli D. Only Reporting Guidelines Can Save (Soft) Science. Eur J Personal. 2013;27:120–44. </w:t>
      </w:r>
    </w:p>
    <w:p w14:paraId="2C6280D1" w14:textId="77777777" w:rsidR="00EE0A96" w:rsidRPr="00EE0A96" w:rsidRDefault="00EE0A96" w:rsidP="00EE0A96">
      <w:pPr>
        <w:pStyle w:val="Bibliography"/>
        <w:rPr>
          <w:lang w:val="en-US"/>
        </w:rPr>
      </w:pPr>
      <w:r w:rsidRPr="00EE0A96">
        <w:rPr>
          <w:lang w:val="en-US"/>
        </w:rPr>
        <w:t xml:space="preserve">36. Boutron I, Moher D, Altman DG, Schulz KF, Ravaud P. Extending the CONSORT Statement to Randomized Trials of Nonpharmacologic Treatment: Explanation and Elaboration. Ann Intern Med. 2008;148:295–309. </w:t>
      </w:r>
    </w:p>
    <w:p w14:paraId="59F496A2" w14:textId="77777777" w:rsidR="00EE0A96" w:rsidRPr="00EE0A96" w:rsidRDefault="00EE0A96" w:rsidP="00EE0A96">
      <w:pPr>
        <w:pStyle w:val="Bibliography"/>
        <w:rPr>
          <w:lang w:val="en-US"/>
        </w:rPr>
      </w:pPr>
      <w:r w:rsidRPr="00EE0A96">
        <w:rPr>
          <w:lang w:val="en-US"/>
        </w:rPr>
        <w:t xml:space="preserve">37. Allen L, Scott J, Brand A, Hlava M, Altman M. Publishing: Credit where credit is due. Nature. 2014;508:312–3. </w:t>
      </w:r>
    </w:p>
    <w:p w14:paraId="1743B459" w14:textId="77777777" w:rsidR="00EE0A96" w:rsidRPr="00EE0A96" w:rsidRDefault="00EE0A96" w:rsidP="00EE0A96">
      <w:pPr>
        <w:pStyle w:val="Bibliography"/>
        <w:rPr>
          <w:lang w:val="en-US"/>
        </w:rPr>
      </w:pPr>
      <w:r w:rsidRPr="00EE0A96">
        <w:rPr>
          <w:lang w:val="en-US"/>
        </w:rPr>
        <w:t xml:space="preserve">38. R Core Team. R: A Language and Environment for Statistical Computing. Vienna, Austria: R Foundation for Statistical Computing; 2015. </w:t>
      </w:r>
    </w:p>
    <w:p w14:paraId="1B6A789A" w14:textId="77777777" w:rsidR="00EE0A96" w:rsidRPr="00EE0A96" w:rsidRDefault="00EE0A96" w:rsidP="00EE0A96">
      <w:pPr>
        <w:pStyle w:val="Bibliography"/>
        <w:rPr>
          <w:lang w:val="en-US"/>
        </w:rPr>
      </w:pPr>
      <w:r w:rsidRPr="00EE0A96">
        <w:rPr>
          <w:lang w:val="en-US"/>
        </w:rPr>
        <w:t>39. RStudio Team. RStudio: Integrated Development Environment for R [Internet]. Boston, MA: RStudio, Inc.; 2015. Available from: http://www.rstudio.com/</w:t>
      </w:r>
    </w:p>
    <w:p w14:paraId="5EA15D3F" w14:textId="77777777" w:rsidR="00EE0A96" w:rsidRPr="00EE0A96" w:rsidRDefault="00EE0A96" w:rsidP="00EE0A96">
      <w:pPr>
        <w:pStyle w:val="Bibliography"/>
        <w:rPr>
          <w:lang w:val="en-US"/>
        </w:rPr>
      </w:pPr>
      <w:r w:rsidRPr="00EE0A96">
        <w:rPr>
          <w:lang w:val="en-US"/>
        </w:rPr>
        <w:t>40. Wickham H. ggplot2: Elegant Graphics for Data Analysis [Internet]. Springer-Verlag New York; 2009. Available from: http://ggplot2.org</w:t>
      </w:r>
    </w:p>
    <w:p w14:paraId="6F8327A7" w14:textId="77777777" w:rsidR="00EE0A96" w:rsidRPr="00EE0A96" w:rsidRDefault="00EE0A96" w:rsidP="00EE0A96">
      <w:pPr>
        <w:pStyle w:val="Bibliography"/>
        <w:rPr>
          <w:lang w:val="en-US"/>
        </w:rPr>
      </w:pPr>
      <w:r w:rsidRPr="00EE0A96">
        <w:rPr>
          <w:lang w:val="en-US"/>
        </w:rPr>
        <w:t>41. Phillips N. yarrr: A companion to the e-book YaRrr!: The Pirate’s Guide to R [Internet]. 2016. Available from: http://www.r-bloggers.com/the-new-and-improved-pirateplot-now-with-themes/</w:t>
      </w:r>
    </w:p>
    <w:p w14:paraId="159535D8" w14:textId="77777777" w:rsidR="00EE0A96" w:rsidRPr="00EE0A96" w:rsidRDefault="00EE0A96" w:rsidP="00EE0A96">
      <w:pPr>
        <w:pStyle w:val="Bibliography"/>
        <w:rPr>
          <w:lang w:val="en-US"/>
        </w:rPr>
      </w:pPr>
      <w:r w:rsidRPr="00EE0A96">
        <w:rPr>
          <w:lang w:val="en-US"/>
        </w:rPr>
        <w:t xml:space="preserve">42. Baguley T. Serious stats: A guide to advanced statistics for the behavioral sciences. China: Palgrave Macmillan; 2012. </w:t>
      </w:r>
    </w:p>
    <w:p w14:paraId="183F62D5" w14:textId="77777777" w:rsidR="00EE0A96" w:rsidRPr="00EE0A96" w:rsidRDefault="00EE0A96" w:rsidP="00EE0A96">
      <w:pPr>
        <w:pStyle w:val="Bibliography"/>
        <w:rPr>
          <w:lang w:val="en-US"/>
        </w:rPr>
      </w:pPr>
      <w:r w:rsidRPr="00EE0A96">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52BF442B" w14:textId="77777777" w:rsidR="00EE0A96" w:rsidRPr="00EE0A96" w:rsidRDefault="00EE0A96" w:rsidP="00EE0A96">
      <w:pPr>
        <w:pStyle w:val="Bibliography"/>
        <w:rPr>
          <w:lang w:val="en-US"/>
        </w:rPr>
      </w:pPr>
      <w:r w:rsidRPr="00EE0A96">
        <w:rPr>
          <w:lang w:val="en-US"/>
        </w:rPr>
        <w:lastRenderedPageBreak/>
        <w:t>44. Peters G-Jo. userfriendlyscience: Quantitative analysis made accessible [Internet]. 2016. Available from: http://CRAN.R-project.org/package=userfriendlyscience</w:t>
      </w:r>
    </w:p>
    <w:p w14:paraId="0EA707B5" w14:textId="77777777" w:rsidR="00EE0A96" w:rsidRPr="00EE0A96" w:rsidRDefault="00EE0A96" w:rsidP="00EE0A96">
      <w:pPr>
        <w:pStyle w:val="Bibliography"/>
        <w:rPr>
          <w:lang w:val="en-US"/>
        </w:rPr>
      </w:pPr>
      <w:r w:rsidRPr="00EE0A96">
        <w:rPr>
          <w:lang w:val="en-US"/>
        </w:rPr>
        <w:t>45. Morey RD, Hoekstra R, Rouder JN, Lee MD, Wagenmakers E-J. The fallacy of placing confidence in confidence intervals. Psychon Bull Rev [Internet]. 2015 [cited 2015 Oct 11]; Available from: http://link.springer.com/10.3758/s13423-015-0947-8</w:t>
      </w:r>
    </w:p>
    <w:p w14:paraId="38DF5550" w14:textId="77777777" w:rsidR="00EE0A96" w:rsidRPr="00EE0A96" w:rsidRDefault="00EE0A96" w:rsidP="00EE0A96">
      <w:pPr>
        <w:pStyle w:val="Bibliography"/>
        <w:rPr>
          <w:lang w:val="en-US"/>
        </w:rPr>
      </w:pPr>
      <w:r w:rsidRPr="00EE0A96">
        <w:rPr>
          <w:lang w:val="en-US"/>
        </w:rPr>
        <w:t>46. Heino MTJ, Vuorre M, Hankonen N. Bayesian evaluation of behavior change interventions: A brief introduction and a practical example. PsyArXiv [Internet]. 2017 [cited 2017 Dec 17]; Available from: https://psyarxiv.com/xmgwv/</w:t>
      </w:r>
    </w:p>
    <w:p w14:paraId="6AD8BE7E" w14:textId="77777777" w:rsidR="00EE0A96" w:rsidRPr="00EE0A96" w:rsidRDefault="00EE0A96" w:rsidP="00EE0A96">
      <w:pPr>
        <w:pStyle w:val="Bibliography"/>
        <w:rPr>
          <w:lang w:val="en-US"/>
        </w:rPr>
      </w:pPr>
      <w:r w:rsidRPr="00EE0A96">
        <w:rPr>
          <w:lang w:val="en-US"/>
        </w:rPr>
        <w:t>47. Morey RD, Romeijn J-W, Rouder JN. The philosophy of Bayes factors and the quantification of statistical evidence. J Math Psychol [Internet]. 2016 [cited 2016 Jan 19]; Available from: http://www.sciencedirect.com/science/article/pii/S0022249615000723</w:t>
      </w:r>
    </w:p>
    <w:p w14:paraId="1810DF36" w14:textId="77777777" w:rsidR="00EE0A96" w:rsidRPr="00EE0A96" w:rsidRDefault="00EE0A96" w:rsidP="00EE0A96">
      <w:pPr>
        <w:pStyle w:val="Bibliography"/>
        <w:rPr>
          <w:lang w:val="en-US"/>
        </w:rPr>
      </w:pPr>
      <w:r w:rsidRPr="00EE0A96">
        <w:rPr>
          <w:lang w:val="en-US"/>
        </w:rPr>
        <w:t>48. Etz A, Vandekerckhove J. Introduction to Bayesian Inference for Psychology [Internet]. 2017 [cited 2017 Mar 21]. Available from: https://osf.io/preprints/psyarxiv/q46q3</w:t>
      </w:r>
    </w:p>
    <w:p w14:paraId="5A4FE2C6" w14:textId="77777777" w:rsidR="00EE0A96" w:rsidRPr="00EE0A96" w:rsidRDefault="00EE0A96" w:rsidP="00EE0A96">
      <w:pPr>
        <w:pStyle w:val="Bibliography"/>
        <w:rPr>
          <w:lang w:val="en-US"/>
        </w:rPr>
      </w:pPr>
      <w:r w:rsidRPr="00EE0A96">
        <w:rPr>
          <w:lang w:val="en-US"/>
        </w:rPr>
        <w:t xml:space="preserve">49. Etz A, Vandekerckhove J. A Bayesian Perspective on the Reproducibility Project: Psychology. PLOS ONE. 2016;11:e0149794. </w:t>
      </w:r>
    </w:p>
    <w:p w14:paraId="45BB9CB2" w14:textId="77777777" w:rsidR="00EE0A96" w:rsidRPr="00EE0A96" w:rsidRDefault="00EE0A96" w:rsidP="00EE0A96">
      <w:pPr>
        <w:pStyle w:val="Bibliography"/>
        <w:rPr>
          <w:lang w:val="en-US"/>
        </w:rPr>
      </w:pPr>
      <w:r w:rsidRPr="00EE0A96">
        <w:rPr>
          <w:lang w:val="en-US"/>
        </w:rPr>
        <w:t>50. Morey RD, Rouder JN. BayesFactor: Computation of Bayes Factors for Common Designs [Internet]. 2015. Available from: https://CRAN.R-project.org/package=BayesFactor</w:t>
      </w:r>
    </w:p>
    <w:p w14:paraId="49773F8A" w14:textId="77777777" w:rsidR="00EE0A96" w:rsidRPr="00EE0A96" w:rsidRDefault="00EE0A96" w:rsidP="00EE0A96">
      <w:pPr>
        <w:pStyle w:val="Bibliography"/>
        <w:rPr>
          <w:lang w:val="en-US"/>
        </w:rPr>
      </w:pPr>
      <w:r w:rsidRPr="00EE0A96">
        <w:rPr>
          <w:lang w:val="en-US"/>
        </w:rPr>
        <w:t xml:space="preserve">51. Richard FD, Bond CF, Stokes-Zoota JJ. One Hundred Years of Social Psychology Quantitatively Described. Rev Gen Psychol. 2003;7:331–63. </w:t>
      </w:r>
    </w:p>
    <w:p w14:paraId="7ECD7A07" w14:textId="77777777" w:rsidR="00EE0A96" w:rsidRPr="00EE0A96" w:rsidRDefault="00EE0A96" w:rsidP="00EE0A96">
      <w:pPr>
        <w:pStyle w:val="Bibliography"/>
        <w:rPr>
          <w:lang w:val="en-US"/>
        </w:rPr>
      </w:pPr>
      <w:r w:rsidRPr="00EE0A96">
        <w:rPr>
          <w:lang w:val="en-US"/>
        </w:rPr>
        <w:t xml:space="preserve">52. Jamil T, Ly A, Morey RD, Love J, Marsman M, Wagenmakers E-J. Default “Gunel and Dickey” Bayes factors for contingency tables. Behav Res Methods. 2015;1–15. </w:t>
      </w:r>
    </w:p>
    <w:p w14:paraId="2BCF6A23" w14:textId="77777777" w:rsidR="00EE0A96" w:rsidRPr="00EE0A96" w:rsidRDefault="00EE0A96" w:rsidP="00EE0A96">
      <w:pPr>
        <w:pStyle w:val="Bibliography"/>
        <w:rPr>
          <w:lang w:val="en-US"/>
        </w:rPr>
      </w:pPr>
      <w:r w:rsidRPr="00EE0A96">
        <w:rPr>
          <w:lang w:val="en-US"/>
        </w:rPr>
        <w:t xml:space="preserve">53. Lakens D. Equivalence Tests: A Practical Primer for t Tests, Correlations, and Meta-Analyses. Soc Psychol Personal Sci. 2017;8:355–62. </w:t>
      </w:r>
    </w:p>
    <w:p w14:paraId="4F27837A" w14:textId="77777777" w:rsidR="00EE0A96" w:rsidRPr="00EE0A96" w:rsidRDefault="00EE0A96" w:rsidP="00EE0A96">
      <w:pPr>
        <w:pStyle w:val="Bibliography"/>
        <w:rPr>
          <w:lang w:val="en-US"/>
        </w:rPr>
      </w:pPr>
      <w:r w:rsidRPr="00EE0A96">
        <w:rPr>
          <w:lang w:val="en-US"/>
        </w:rPr>
        <w:t>54. Lakens D. TOSTER: Two One-Sided Tests (TOST) Equivalence Testing [Internet]. 2016. Available from: https://CRAN.R-project.org/package=TOSTER</w:t>
      </w:r>
    </w:p>
    <w:p w14:paraId="39EBB317" w14:textId="77777777" w:rsidR="00EE0A96" w:rsidRPr="00EE0A96" w:rsidRDefault="00EE0A96" w:rsidP="00EE0A96">
      <w:pPr>
        <w:pStyle w:val="Bibliography"/>
        <w:rPr>
          <w:lang w:val="en-US"/>
        </w:rPr>
      </w:pPr>
      <w:r w:rsidRPr="00EE0A96">
        <w:rPr>
          <w:lang w:val="en-US"/>
        </w:rPr>
        <w:t xml:space="preserve">55. Gelman A, Carlin J. Beyond Power Calculations Assessing Type S (Sign) and Type M (Magnitude) Errors. Perspect Psychol Sci. 2014;9:641–51. </w:t>
      </w:r>
    </w:p>
    <w:p w14:paraId="2242560B" w14:textId="77777777" w:rsidR="00EE0A96" w:rsidRPr="00EE0A96" w:rsidRDefault="00EE0A96" w:rsidP="00EE0A96">
      <w:pPr>
        <w:pStyle w:val="Bibliography"/>
        <w:rPr>
          <w:lang w:val="en-US"/>
        </w:rPr>
      </w:pPr>
      <w:r w:rsidRPr="00EE0A96">
        <w:rPr>
          <w:lang w:val="en-US"/>
        </w:rPr>
        <w:t xml:space="preserve">56. Davis-Stober CP, Dana J. Comparing the accuracy of experimental estimates to guessing: a new perspective on replication and the “Crisis of Confidence” in psychology. Behav Res Methods. 2013;46:1–14. </w:t>
      </w:r>
    </w:p>
    <w:p w14:paraId="65EBB1EB" w14:textId="77777777" w:rsidR="00EE0A96" w:rsidRPr="00EE0A96" w:rsidRDefault="00EE0A96" w:rsidP="00EE0A96">
      <w:pPr>
        <w:pStyle w:val="Bibliography"/>
        <w:rPr>
          <w:lang w:val="en-US"/>
        </w:rPr>
      </w:pPr>
      <w:r w:rsidRPr="00EE0A96">
        <w:rPr>
          <w:lang w:val="en-US"/>
        </w:rPr>
        <w:t xml:space="preserve">57. Murdoch DJ, Tsai Y-L, Adcock J. P-Values are Random Variables. Am Stat. 2008;62:242–5. </w:t>
      </w:r>
    </w:p>
    <w:p w14:paraId="1E1580FB" w14:textId="77777777" w:rsidR="00EE0A96" w:rsidRPr="00EE0A96" w:rsidRDefault="00EE0A96" w:rsidP="00EE0A96">
      <w:pPr>
        <w:pStyle w:val="Bibliography"/>
        <w:rPr>
          <w:lang w:val="en-US"/>
        </w:rPr>
      </w:pPr>
      <w:r w:rsidRPr="00EE0A96">
        <w:rPr>
          <w:lang w:val="en-US"/>
        </w:rPr>
        <w:lastRenderedPageBreak/>
        <w:t xml:space="preserve">58. Berger JO, Sellke T. Testing a point null hypothesis: the irreconcilability of P values and evidence. J Am Stat Assoc. 1987;82:112–122. </w:t>
      </w:r>
    </w:p>
    <w:p w14:paraId="3A01D348" w14:textId="77777777" w:rsidR="00EE0A96" w:rsidRPr="00EE0A96" w:rsidRDefault="00EE0A96" w:rsidP="00EE0A96">
      <w:pPr>
        <w:pStyle w:val="Bibliography"/>
        <w:rPr>
          <w:lang w:val="en-US"/>
        </w:rPr>
      </w:pPr>
      <w:r w:rsidRPr="00EE0A96">
        <w:rPr>
          <w:lang w:val="en-US"/>
        </w:rPr>
        <w:t>59. Mayo D, Morey RD. A Poor Prognosis for the Diagnostic Screening Critique of Statistical Tests. Open Sci Framew [Internet]. 2017 [cited 2018 Feb 16]; Available from: https://osf.io/ps38b/</w:t>
      </w:r>
    </w:p>
    <w:p w14:paraId="7313508A" w14:textId="77777777" w:rsidR="00EE0A96" w:rsidRPr="00EE0A96" w:rsidRDefault="00EE0A96" w:rsidP="00EE0A96">
      <w:pPr>
        <w:pStyle w:val="Bibliography"/>
        <w:rPr>
          <w:lang w:val="en-US"/>
        </w:rPr>
      </w:pPr>
      <w:r w:rsidRPr="00EE0A96">
        <w:rPr>
          <w:lang w:val="sv-SE"/>
        </w:rPr>
        <w:t xml:space="preserve">60. Hansen H. Fallacies. In: Zalta EN, editor. </w:t>
      </w:r>
      <w:r w:rsidRPr="00EE0A96">
        <w:rPr>
          <w:lang w:val="en-US"/>
        </w:rPr>
        <w:t>Stanf Encycl Philos [Internet]. Summer 2015. 2015 [cited 2016 Mar 12]. Available from: https://plato.stanford.edu/entries/fallacies/</w:t>
      </w:r>
    </w:p>
    <w:p w14:paraId="4705A0BD" w14:textId="77777777" w:rsidR="00EE0A96" w:rsidRPr="00EE0A96" w:rsidRDefault="00EE0A96" w:rsidP="00EE0A96">
      <w:pPr>
        <w:pStyle w:val="Bibliography"/>
        <w:rPr>
          <w:lang w:val="en-US"/>
        </w:rPr>
      </w:pPr>
      <w:r w:rsidRPr="00EE0A96">
        <w:rPr>
          <w:lang w:val="en-US"/>
        </w:rPr>
        <w:t xml:space="preserve">61. Armor DA, Taylor SE. The Effects of Mindset on Behavior: Self-Regulation in Deliberative and Implemental Frames of Mind. Pers Soc Psychol Bull. 2003;29:86–95. </w:t>
      </w:r>
    </w:p>
    <w:p w14:paraId="3DF44E00" w14:textId="77777777" w:rsidR="00EE0A96" w:rsidRPr="00EE0A96" w:rsidRDefault="00EE0A96" w:rsidP="00EE0A96">
      <w:pPr>
        <w:pStyle w:val="Bibliography"/>
        <w:rPr>
          <w:lang w:val="en-US"/>
        </w:rPr>
      </w:pPr>
      <w:r w:rsidRPr="00EE0A96">
        <w:rPr>
          <w:lang w:val="en-US"/>
        </w:rPr>
        <w:t xml:space="preserve">62. Sagarin BJ, Ambler JK, Lee EM. An Ethical Approach to Peeking at Data. Perspect Psychol Sci. 2014;9:293–304. </w:t>
      </w:r>
    </w:p>
    <w:p w14:paraId="60611995" w14:textId="77777777" w:rsidR="00EE0A96" w:rsidRPr="00EE0A96" w:rsidRDefault="00EE0A96" w:rsidP="00EE0A96">
      <w:pPr>
        <w:pStyle w:val="Bibliography"/>
        <w:rPr>
          <w:lang w:val="en-US"/>
        </w:rPr>
      </w:pPr>
      <w:r w:rsidRPr="00EE0A96">
        <w:rPr>
          <w:lang w:val="en-US"/>
        </w:rPr>
        <w:t xml:space="preserve">63. Dienes Z. Using Bayes to get the most out of non-significant results. Quant Psychol Meas. 2014;5:781. </w:t>
      </w:r>
    </w:p>
    <w:p w14:paraId="081F6331" w14:textId="77777777" w:rsidR="00EE0A96" w:rsidRPr="00EE0A96" w:rsidRDefault="00EE0A96" w:rsidP="00EE0A96">
      <w:pPr>
        <w:pStyle w:val="Bibliography"/>
        <w:rPr>
          <w:lang w:val="en-US"/>
        </w:rPr>
      </w:pPr>
      <w:r w:rsidRPr="00EE0A96">
        <w:rPr>
          <w:lang w:val="en-US"/>
        </w:rPr>
        <w:t>64. Simonsohn U. Posterior-Hacking: Selective Reporting Invalidates Bayesian Results Also [Internet]. Rochester, NY: Social Science Research Network; 2014 Jan. Report No.: ID 2374040. Available from: https://papers.ssrn.com/abstract=2374040</w:t>
      </w:r>
    </w:p>
    <w:p w14:paraId="372CFE28" w14:textId="77777777" w:rsidR="00EE0A96" w:rsidRPr="00EE0A96" w:rsidRDefault="00EE0A96" w:rsidP="00EE0A96">
      <w:pPr>
        <w:pStyle w:val="Bibliography"/>
        <w:rPr>
          <w:lang w:val="en-US"/>
        </w:rPr>
      </w:pPr>
      <w:r w:rsidRPr="00EE0A96">
        <w:rPr>
          <w:lang w:val="en-US"/>
        </w:rPr>
        <w:t xml:space="preserve">65. Wagenmakers E-J, Wetzels R, Borsboom D, Maas HLJ van der, Kievit RA. An Agenda for Purely Confirmatory Research. Perspect Psychol Sci. 2012;7:632–8. </w:t>
      </w:r>
    </w:p>
    <w:p w14:paraId="541F1694" w14:textId="77777777" w:rsidR="00EE0A96" w:rsidRPr="00EE0A96" w:rsidRDefault="00EE0A96" w:rsidP="00EE0A96">
      <w:pPr>
        <w:pStyle w:val="Bibliography"/>
        <w:rPr>
          <w:lang w:val="en-US"/>
        </w:rPr>
      </w:pPr>
      <w:r w:rsidRPr="00EE0A96">
        <w:rPr>
          <w:lang w:val="en-US"/>
        </w:rPr>
        <w:t xml:space="preserve">66. Gelman A, Loken E. The Statistical Crisis in Science. Am Sci. 2014;102:460–5. </w:t>
      </w:r>
    </w:p>
    <w:p w14:paraId="47B201A2" w14:textId="77777777" w:rsidR="00EE0A96" w:rsidRPr="00EE0A96" w:rsidRDefault="00EE0A96" w:rsidP="00EE0A96">
      <w:pPr>
        <w:pStyle w:val="Bibliography"/>
        <w:rPr>
          <w:lang w:val="en-US"/>
        </w:rPr>
      </w:pPr>
      <w:r w:rsidRPr="00EE0A96">
        <w:rPr>
          <w:lang w:val="en-US"/>
        </w:rPr>
        <w:t xml:space="preserve">67. Wasserstein RL, Lazar NA. The ASA’s statement on p-values: context, process, and purpose. Am Stat. 2016;00–00. </w:t>
      </w:r>
    </w:p>
    <w:p w14:paraId="12F583D6" w14:textId="77777777" w:rsidR="00EE0A96" w:rsidRPr="00EE0A96" w:rsidRDefault="00EE0A96" w:rsidP="00EE0A96">
      <w:pPr>
        <w:pStyle w:val="Bibliography"/>
        <w:rPr>
          <w:lang w:val="en-US"/>
        </w:rPr>
      </w:pPr>
      <w:r w:rsidRPr="00EE0A96">
        <w:rPr>
          <w:lang w:val="en-US"/>
        </w:rPr>
        <w:t xml:space="preserve">68. Earp BD, Trafimow D. Replication, falsification, and the crisis of confidence in social psychology. Quant Psychol Meas. 2015;6:621. </w:t>
      </w:r>
    </w:p>
    <w:p w14:paraId="6FCF765E" w14:textId="77777777" w:rsidR="00EE0A96" w:rsidRPr="00EE0A96" w:rsidRDefault="00EE0A96" w:rsidP="00EE0A96">
      <w:pPr>
        <w:pStyle w:val="Bibliography"/>
        <w:rPr>
          <w:lang w:val="en-US"/>
        </w:rPr>
      </w:pPr>
      <w:r w:rsidRPr="00EE0A96">
        <w:rPr>
          <w:lang w:val="en-US"/>
        </w:rPr>
        <w:t xml:space="preserve">69. Meehl PE. Appraising and amending theories: The strategy of Lakatosian defense and two principles that warrant it. Psychol Inq. 1990;1:108–141. </w:t>
      </w:r>
    </w:p>
    <w:p w14:paraId="04FCD4E3" w14:textId="77777777" w:rsidR="00EE0A96" w:rsidRPr="00EE0A96" w:rsidRDefault="00EE0A96" w:rsidP="00EE0A96">
      <w:pPr>
        <w:pStyle w:val="Bibliography"/>
        <w:rPr>
          <w:lang w:val="en-US"/>
        </w:rPr>
      </w:pPr>
      <w:r w:rsidRPr="00EE0A96">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727FA8C2" w14:textId="77777777" w:rsidR="00EE0A96" w:rsidRPr="00EE0A96" w:rsidRDefault="00EE0A96" w:rsidP="00EE0A96">
      <w:pPr>
        <w:pStyle w:val="Bibliography"/>
        <w:rPr>
          <w:lang w:val="en-US"/>
        </w:rPr>
      </w:pPr>
      <w:r w:rsidRPr="00EE0A96">
        <w:rPr>
          <w:lang w:val="en-US"/>
        </w:rPr>
        <w:t xml:space="preserve">71. Armstrong AW, Watson AJ, Makredes M, Frangos JE, Kimball AB, Kvedar JC. Text-message reminders to improve sunscreen use: a randomized, controlled trial using electronic monitoring. Arch Dermatol. 2009;145:1230–6. </w:t>
      </w:r>
    </w:p>
    <w:p w14:paraId="2679FF55" w14:textId="77777777" w:rsidR="00EE0A96" w:rsidRPr="00EE0A96" w:rsidRDefault="00EE0A96" w:rsidP="00EE0A96">
      <w:pPr>
        <w:pStyle w:val="Bibliography"/>
        <w:rPr>
          <w:lang w:val="sv-SE"/>
        </w:rPr>
      </w:pPr>
      <w:r w:rsidRPr="00EE0A9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EE0A96">
        <w:rPr>
          <w:lang w:val="sv-SE"/>
        </w:rPr>
        <w:t xml:space="preserve">Drugs. 2013;73:545–62. </w:t>
      </w:r>
    </w:p>
    <w:p w14:paraId="3145263D" w14:textId="77777777" w:rsidR="00EE0A96" w:rsidRPr="00EE0A96" w:rsidRDefault="00EE0A96" w:rsidP="00EE0A96">
      <w:pPr>
        <w:pStyle w:val="Bibliography"/>
        <w:rPr>
          <w:lang w:val="en-US"/>
        </w:rPr>
      </w:pPr>
      <w:r w:rsidRPr="00EE0A96">
        <w:rPr>
          <w:lang w:val="sv-SE"/>
        </w:rPr>
        <w:lastRenderedPageBreak/>
        <w:t xml:space="preserve">73. Hekler EB, Klasnja P, Riley WT, Buman MP, Huberty J, Rivera DE, et al. </w:t>
      </w:r>
      <w:r w:rsidRPr="00EE0A96">
        <w:rPr>
          <w:lang w:val="en-US"/>
        </w:rPr>
        <w:t xml:space="preserve">Agile science: creating useful products for behavior change in the real world. Transl Behav Med. 2016;6:317–28. </w:t>
      </w:r>
    </w:p>
    <w:p w14:paraId="44D8BB24" w14:textId="77777777" w:rsidR="00EE0A96" w:rsidRPr="00EE0A96" w:rsidRDefault="00EE0A96" w:rsidP="00EE0A96">
      <w:pPr>
        <w:pStyle w:val="Bibliography"/>
        <w:rPr>
          <w:lang w:val="en-US"/>
        </w:rPr>
      </w:pPr>
      <w:r w:rsidRPr="00EE0A96">
        <w:rPr>
          <w:lang w:val="en-US"/>
        </w:rPr>
        <w:t>74. Lakatos I. History of science and its rational reconstructions [Internet]. Springer; 1971 [cited 2015 Dec 2]. Available from: http://link.springer.com/chapter/10.1007/978-94-010-3142-4_7</w:t>
      </w:r>
    </w:p>
    <w:p w14:paraId="49902AC5" w14:textId="77777777" w:rsidR="00EE0A96" w:rsidRPr="00EE0A96" w:rsidRDefault="00EE0A96" w:rsidP="00EE0A96">
      <w:pPr>
        <w:pStyle w:val="Bibliography"/>
        <w:rPr>
          <w:lang w:val="en-US"/>
        </w:rPr>
      </w:pPr>
      <w:r w:rsidRPr="00EE0A96">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3AC5A77A"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45" w:name="_Ref501370911"/>
      <w:bookmarkStart w:id="46" w:name="_Ref449887954"/>
      <w:bookmarkStart w:id="47"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46"/>
      <w:r w:rsidRPr="004A447D">
        <w:rPr>
          <w:noProof/>
          <w:lang w:val="en-GB"/>
        </w:rPr>
        <w:t>: Statistical power</w:t>
      </w:r>
      <w:r>
        <w:rPr>
          <w:noProof/>
          <w:lang w:val="en-GB"/>
        </w:rPr>
        <w:t xml:space="preserve">, t-test </w:t>
      </w:r>
      <w:r w:rsidRPr="004A447D">
        <w:rPr>
          <w:noProof/>
          <w:lang w:val="en-GB"/>
        </w:rPr>
        <w:t xml:space="preserve"> for an unknown real effect.</w:t>
      </w:r>
      <w:bookmarkEnd w:id="47"/>
    </w:p>
    <w:p w14:paraId="295C9E3A" w14:textId="2A71412D" w:rsidR="00A77967" w:rsidRDefault="00A77967" w:rsidP="00A77967">
      <w:pPr>
        <w:pStyle w:val="Caption"/>
        <w:rPr>
          <w:lang w:val="en-US"/>
        </w:rPr>
      </w:pPr>
      <w:r w:rsidRPr="0023479E">
        <w:rPr>
          <w:lang w:val="en-US"/>
        </w:rPr>
        <w:t xml:space="preserve">Figure </w:t>
      </w:r>
      <w:r>
        <w:fldChar w:fldCharType="begin"/>
      </w:r>
      <w:r w:rsidRPr="0023479E">
        <w:rPr>
          <w:lang w:val="en-US"/>
        </w:rPr>
        <w:instrText xml:space="preserve"> SEQ Figure \* ARABIC </w:instrText>
      </w:r>
      <w:r>
        <w:fldChar w:fldCharType="separate"/>
      </w:r>
      <w:r>
        <w:rPr>
          <w:noProof/>
          <w:lang w:val="en-US"/>
        </w:rPr>
        <w:t>2</w:t>
      </w:r>
      <w:r>
        <w:fldChar w:fldCharType="end"/>
      </w:r>
      <w:bookmarkEnd w:id="45"/>
      <w:r w:rsidRPr="0023479E">
        <w:rPr>
          <w:lang w:val="en-US"/>
        </w:rPr>
        <w:t>: Opening and reading the SMS.</w:t>
      </w:r>
      <w:r>
        <w:rPr>
          <w:lang w:val="en-US"/>
        </w:rPr>
        <w:t xml:space="preserve"> Item stem</w:t>
      </w:r>
      <w:r>
        <w:rPr>
          <w:lang w:val="en-US"/>
        </w:rPr>
        <w:t>:</w:t>
      </w:r>
      <w:r>
        <w:rPr>
          <w:lang w:val="en-US"/>
        </w:rPr>
        <w:t xml:space="preserve"> “</w:t>
      </w:r>
      <w:r w:rsidRPr="003C3729">
        <w:rPr>
          <w:lang w:val="en-US"/>
        </w:rPr>
        <w:t>I opened the SMS and read it on the morning it was sent...</w:t>
      </w:r>
      <w:r>
        <w:rPr>
          <w:lang w:val="en-US"/>
        </w:rPr>
        <w:t>”.</w:t>
      </w:r>
    </w:p>
    <w:p w14:paraId="612EED9C" w14:textId="6813DC2F" w:rsidR="00A77967" w:rsidRPr="0023479E" w:rsidRDefault="00A77967" w:rsidP="00A77967">
      <w:pPr>
        <w:pStyle w:val="Caption"/>
        <w:rPr>
          <w:noProof/>
          <w:lang w:val="en-US"/>
        </w:rPr>
      </w:pPr>
      <w:bookmarkStart w:id="48" w:name="_Ref501488703"/>
      <w:bookmarkStart w:id="49" w:name="_Ref501488696"/>
      <w:r w:rsidRPr="0023479E">
        <w:rPr>
          <w:lang w:val="en-US"/>
        </w:rPr>
        <w:t xml:space="preserve">Figure </w:t>
      </w:r>
      <w:r>
        <w:fldChar w:fldCharType="begin"/>
      </w:r>
      <w:r w:rsidRPr="0023479E">
        <w:rPr>
          <w:lang w:val="en-US"/>
        </w:rPr>
        <w:instrText xml:space="preserve"> SEQ Figure \* ARABIC </w:instrText>
      </w:r>
      <w:r>
        <w:fldChar w:fldCharType="separate"/>
      </w:r>
      <w:r>
        <w:rPr>
          <w:noProof/>
          <w:lang w:val="en-US"/>
        </w:rPr>
        <w:t>3</w:t>
      </w:r>
      <w:r>
        <w:fldChar w:fldCharType="end"/>
      </w:r>
      <w:bookmarkEnd w:id="48"/>
      <w:r w:rsidRPr="0023479E">
        <w:rPr>
          <w:lang w:val="en-US"/>
        </w:rPr>
        <w:t>: Discussing the SMS with peers.</w:t>
      </w:r>
      <w:bookmarkEnd w:id="49"/>
      <w:r>
        <w:rPr>
          <w:lang w:val="en-US"/>
        </w:rPr>
        <w:t xml:space="preserve"> Item stem</w:t>
      </w:r>
      <w:r>
        <w:rPr>
          <w:lang w:val="en-US"/>
        </w:rPr>
        <w:t xml:space="preserve">: </w:t>
      </w:r>
      <w:r w:rsidRPr="003C3729">
        <w:rPr>
          <w:lang w:val="en-US"/>
        </w:rPr>
        <w:t>"I discussed the content of the messages with my peers at school..."</w:t>
      </w:r>
      <w:r>
        <w:rPr>
          <w:lang w:val="en-US"/>
        </w:rPr>
        <w:t>.</w:t>
      </w:r>
    </w:p>
    <w:p w14:paraId="605E7201" w14:textId="77777777" w:rsidR="00A77967" w:rsidRPr="004A447D" w:rsidRDefault="00A77967" w:rsidP="00A77967">
      <w:pPr>
        <w:pStyle w:val="Caption"/>
        <w:rPr>
          <w:noProof/>
          <w:lang w:val="en-GB"/>
        </w:rPr>
      </w:pPr>
      <w:bookmarkStart w:id="50" w:name="_Ref449897490"/>
      <w:bookmarkStart w:id="51"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50"/>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51"/>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52"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52"/>
    </w:p>
    <w:p w14:paraId="533B2F3A" w14:textId="77777777" w:rsidR="00A77967" w:rsidRPr="00D13E6D" w:rsidRDefault="00A77967" w:rsidP="00A77967">
      <w:pPr>
        <w:pStyle w:val="Caption"/>
        <w:rPr>
          <w:noProof/>
          <w:lang w:val="en-GB"/>
        </w:rPr>
      </w:pPr>
      <w:bookmarkStart w:id="53" w:name="_Ref449889151"/>
      <w:bookmarkStart w:id="54"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53"/>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54"/>
    </w:p>
    <w:p w14:paraId="208FB7B0" w14:textId="77777777" w:rsidR="00A77967" w:rsidRPr="00625CE6" w:rsidRDefault="00A77967" w:rsidP="00A77967">
      <w:pPr>
        <w:pStyle w:val="Caption"/>
        <w:rPr>
          <w:lang w:val="en-US"/>
        </w:rPr>
      </w:pPr>
      <w:bookmarkStart w:id="55" w:name="_Ref477960801"/>
      <w:bookmarkStart w:id="56"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55"/>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56"/>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8"/>
          <w:footerReference w:type="default" r:id="rId19"/>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7" w:name="_Toc449907582"/>
      <w:r w:rsidRPr="004A447D">
        <w:lastRenderedPageBreak/>
        <w:t>Appendices</w:t>
      </w:r>
      <w:bookmarkEnd w:id="57"/>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076076"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076076"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076076"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2"/>
      <w:footerReference w:type="default" r:id="rId23"/>
      <w:headerReference w:type="first" r:id="rId24"/>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CE85A" w14:textId="77777777" w:rsidR="00E37329" w:rsidRDefault="00E37329" w:rsidP="002352CE">
      <w:pPr>
        <w:spacing w:before="0" w:after="0" w:line="240" w:lineRule="auto"/>
      </w:pPr>
      <w:r>
        <w:separator/>
      </w:r>
    </w:p>
  </w:endnote>
  <w:endnote w:type="continuationSeparator" w:id="0">
    <w:p w14:paraId="623CD828" w14:textId="77777777" w:rsidR="00E37329" w:rsidRDefault="00E37329" w:rsidP="002352CE">
      <w:pPr>
        <w:spacing w:before="0" w:after="0" w:line="240" w:lineRule="auto"/>
      </w:pPr>
      <w:r>
        <w:continuationSeparator/>
      </w:r>
    </w:p>
  </w:endnote>
  <w:endnote w:type="continuationNotice" w:id="1">
    <w:p w14:paraId="7629712D" w14:textId="77777777" w:rsidR="00E37329" w:rsidRDefault="00E3732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076076" w:rsidRDefault="000760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076076" w:rsidRDefault="0007607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076076" w:rsidRDefault="0007607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076076" w:rsidRDefault="0007607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076076" w:rsidRDefault="00076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9A61F8" w14:textId="77777777" w:rsidR="00E37329" w:rsidRDefault="00E37329" w:rsidP="002352CE">
      <w:pPr>
        <w:spacing w:before="0" w:after="0" w:line="240" w:lineRule="auto"/>
      </w:pPr>
      <w:r>
        <w:separator/>
      </w:r>
    </w:p>
  </w:footnote>
  <w:footnote w:type="continuationSeparator" w:id="0">
    <w:p w14:paraId="1DFA8105" w14:textId="77777777" w:rsidR="00E37329" w:rsidRDefault="00E37329" w:rsidP="002352CE">
      <w:pPr>
        <w:spacing w:before="0" w:after="0" w:line="240" w:lineRule="auto"/>
      </w:pPr>
      <w:r>
        <w:continuationSeparator/>
      </w:r>
    </w:p>
  </w:footnote>
  <w:footnote w:type="continuationNotice" w:id="1">
    <w:p w14:paraId="29ED486B" w14:textId="77777777" w:rsidR="00E37329" w:rsidRDefault="00E37329">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076076" w:rsidRDefault="0007607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076076" w:rsidRDefault="00076076">
    <w:pPr>
      <w:pStyle w:val="Header"/>
      <w:jc w:val="center"/>
    </w:pPr>
  </w:p>
  <w:p w14:paraId="5353D586" w14:textId="77777777" w:rsidR="00076076" w:rsidRDefault="000760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076076" w:rsidRDefault="00076076">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076076" w:rsidRDefault="0007607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0D51E2F7" w:rsidR="00076076" w:rsidRDefault="00076076">
    <w:pPr>
      <w:pStyle w:val="Header"/>
      <w:jc w:val="center"/>
    </w:pPr>
    <w:r>
      <w:fldChar w:fldCharType="begin"/>
    </w:r>
    <w:r>
      <w:instrText xml:space="preserve"> PAGE   \* MERGEFORMAT </w:instrText>
    </w:r>
    <w:r>
      <w:fldChar w:fldCharType="separate"/>
    </w:r>
    <w:r w:rsidR="00A77967">
      <w:rPr>
        <w:noProof/>
      </w:rPr>
      <w:t>20</w:t>
    </w:r>
    <w:r>
      <w:fldChar w:fldCharType="end"/>
    </w:r>
  </w:p>
  <w:p w14:paraId="1863C361" w14:textId="77777777" w:rsidR="00076076" w:rsidRDefault="0007607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076076" w:rsidRDefault="00076076">
    <w:pPr>
      <w:pStyle w:val="Header"/>
      <w:jc w:val="center"/>
    </w:pPr>
  </w:p>
  <w:p w14:paraId="39420916" w14:textId="77777777" w:rsidR="00076076" w:rsidRDefault="0007607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076076" w:rsidRDefault="00076076">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076076" w:rsidRDefault="000760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osf.io/tbyaz/"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footer" Target="footer5.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368ABD-C53E-4106-B3AF-7445A3CB8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43</Pages>
  <Words>20982</Words>
  <Characters>169957</Characters>
  <Application>Microsoft Office Word</Application>
  <DocSecurity>0</DocSecurity>
  <Lines>1416</Lines>
  <Paragraphs>38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558</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3</cp:revision>
  <cp:lastPrinted>2018-02-21T23:21:00Z</cp:lastPrinted>
  <dcterms:created xsi:type="dcterms:W3CDTF">2018-02-23T19:41:00Z</dcterms:created>
  <dcterms:modified xsi:type="dcterms:W3CDTF">2018-02-23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